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A26B2" w14:textId="77777777" w:rsidR="00D02790" w:rsidRDefault="00D02790" w:rsidP="00D02790">
      <w:bookmarkStart w:id="0" w:name="OLE_LINK1"/>
      <w:bookmarkStart w:id="1" w:name="OLE_LINK2"/>
      <w:r w:rsidRPr="002514F9">
        <w:rPr>
          <w:highlight w:val="yellow"/>
        </w:rPr>
        <w:t>When writing a paragraph on a paper, make sure you can answer the question “how does this relates to my work?” If you can</w:t>
      </w:r>
      <w:r>
        <w:rPr>
          <w:highlight w:val="yellow"/>
        </w:rPr>
        <w:t>’</w:t>
      </w:r>
      <w:r w:rsidRPr="002514F9">
        <w:rPr>
          <w:highlight w:val="yellow"/>
        </w:rPr>
        <w:t>t, consider not including it.</w:t>
      </w:r>
    </w:p>
    <w:bookmarkEnd w:id="0"/>
    <w:bookmarkEnd w:id="1"/>
    <w:p w14:paraId="5778A004" w14:textId="5F21C3B5" w:rsidR="00037B59" w:rsidRDefault="00037B59">
      <w:pPr>
        <w:rPr>
          <w:rFonts w:hint="eastAsia"/>
        </w:rPr>
      </w:pPr>
    </w:p>
    <w:p w14:paraId="2D5DF1CA" w14:textId="6E823B85" w:rsidR="00037B59" w:rsidRDefault="00875AB9">
      <w:r>
        <w:t>S</w:t>
      </w:r>
      <w:r>
        <w:rPr>
          <w:rFonts w:hint="eastAsia"/>
        </w:rPr>
        <w:t>ocial</w:t>
      </w:r>
    </w:p>
    <w:p w14:paraId="55AB5BFB" w14:textId="64B7D1A7" w:rsidR="00FB03F3" w:rsidRPr="00FB03F3" w:rsidRDefault="00037B59">
      <w:pPr>
        <w:rPr>
          <w:rFonts w:ascii="Calibri" w:hAnsi="Calibri" w:cs="Calibri"/>
        </w:rPr>
      </w:pPr>
      <w:r>
        <w:t xml:space="preserve">In present, </w:t>
      </w:r>
      <w:r w:rsidR="00AC4913">
        <w:t>V</w:t>
      </w:r>
      <w:r>
        <w:t xml:space="preserve">R technology is used in many fields. </w:t>
      </w:r>
      <w:r w:rsidRPr="00037B59">
        <w:t xml:space="preserve">The analysis and discussion of a lot of empirical studies show that VR technology has great potential and application prospects in learning to support and teach </w:t>
      </w:r>
      <w:r>
        <w:t>students</w:t>
      </w:r>
      <w:r>
        <w:fldChar w:fldCharType="begin" w:fldLock="1"/>
      </w:r>
      <w:r>
        <w:instrText>ADDIN CSL_CITATION {"citationItems":[{"id":"ITEM-1","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1","issued":{"date-parts":[["2020"]]},"page":"22-28","title":"The Enlightenment of \"aR / VR\" Technical University Course Education in Taiwan, China","type":"article-journal"},"uris":["http://www.mendeley.com/documents/?uuid=c247bff3-c4d3-4917-81fe-b5f093b37b0a"]}],"mendeley":{"formattedCitation":"[1]","plainTextFormattedCitation":"[1]","previouslyFormattedCitation":"[1]"},"properties":{"noteIndex":0},"schema":"https://github.com/citation-style-language/schema/raw/master/csl-citation.json"}</w:instrText>
      </w:r>
      <w:r>
        <w:fldChar w:fldCharType="separate"/>
      </w:r>
      <w:r w:rsidRPr="00037B59">
        <w:rPr>
          <w:noProof/>
        </w:rPr>
        <w:t>[1]</w:t>
      </w:r>
      <w:r>
        <w:fldChar w:fldCharType="end"/>
      </w:r>
      <w:r>
        <w:t>.</w:t>
      </w:r>
      <w:r w:rsidR="0028229F">
        <w:t xml:space="preserve"> </w:t>
      </w:r>
      <w:r w:rsidR="00A0404B" w:rsidRPr="00A0404B">
        <w:t xml:space="preserve">In our article we focus on </w:t>
      </w:r>
      <w:r w:rsidR="00066FFC" w:rsidRPr="00066FFC">
        <w:t>virtual</w:t>
      </w:r>
      <w:r w:rsidR="00066FFC">
        <w:t xml:space="preserve"> </w:t>
      </w:r>
      <w:r w:rsidR="00A0404B" w:rsidRPr="00A0404B">
        <w:t xml:space="preserve">museums. This field is also closely related to reality education, </w:t>
      </w:r>
      <w:r w:rsidR="004D2E52" w:rsidRPr="004D2E52">
        <w:t>Katifori</w:t>
      </w:r>
      <w:r w:rsidR="004D2E52">
        <w:fldChar w:fldCharType="begin" w:fldLock="1"/>
      </w:r>
      <w:r w:rsidR="004D2E52">
        <w:instrText>ADDIN CSL_CITATION {"citationItems":[{"id":"ITEM-1","itemData":{"abstract":"The museum visit is a collaborative activity: people typically visit museums in social groups, and conversation between group members has been highlighted as a key aspect for an engaging visitor experience. In this work, we detail initial findings and experience results from the design and evaluation of a group-based digital storytelling journey, where visitor-to-visitor engagement takes place under the frame of an interactive, mobile technology-based story. The results suggest not only the potential to cultivate social interaction between individuals using their own mobile devices, but also to generate immediate transcultural and transgenerational understanding and cooperation in situ.","author":[{"dropping-particle":"","family":"Katifori","given":"Akrivi","non-dropping-particle":"","parse-names":false,"suffix":""},{"dropping-particle":"","family":"Perry","given":"Sara","non-dropping-particle":"","parse-names":false,"suffix":""},{"dropping-particle":"","family":"Vayanou","given":"Maria","non-dropping-particle":"","parse-names":false,"suffix":""},{"dropping-particle":"","family":"Pujol","given":"Laia","non-dropping-particle":"","parse-names":false,"suffix":""},{"dropping-particle":"","family":"Chrysanthi","given":"Angeliki","non-dropping-particle":"","parse-names":false,"suffix":""},{"dropping-particle":"","family":"Kourtis","given":"Vassilis","non-dropping-particle":"","parse-names":false,"suffix":""},{"dropping-particle":"","family":"Ioannidis","given":"Yannis","non-dropping-particle":"","parse-names":false,"suffix":""},{"dropping-particle":"","family":"Chrysan","given":"Angeliki","non-dropping-particle":"","parse-names":false,"suffix":""},{"dropping-particle":"","family":"Kourtis","given":"Vassilis","non-dropping-particle":"","parse-names":false,"suffix":""},{"dropping-particle":"","family":"Ioannidis","given":"Yannis","non-dropping-particle":"","parse-names":false,"suffix":""}],"container-title":"MW2016: Museums and the Web 2016","id":"ITEM-1","issue":"April","issued":{"date-parts":[["2016"]]},"title":"Cultivating mobile-mediated social interaction in the museum: Towards group-based digital storytelling experiences","type":"article-journal"},"uris":["http://www.mendeley.com/documents/?uuid=c2b45f63-1f7a-4c0a-8059-0f63608be208"]}],"mendeley":{"formattedCitation":"[2]","plainTextFormattedCitation":"[2]","previouslyFormattedCitation":"[2]"},"properties":{"noteIndex":0},"schema":"https://github.com/citation-style-language/schema/raw/master/csl-citation.json"}</w:instrText>
      </w:r>
      <w:r w:rsidR="004D2E52">
        <w:fldChar w:fldCharType="separate"/>
      </w:r>
      <w:r w:rsidR="004D2E52" w:rsidRPr="004D2E52">
        <w:rPr>
          <w:noProof/>
        </w:rPr>
        <w:t>[2]</w:t>
      </w:r>
      <w:r w:rsidR="004D2E52">
        <w:fldChar w:fldCharType="end"/>
      </w:r>
      <w:r w:rsidR="004D2E52">
        <w:t xml:space="preserve"> </w:t>
      </w:r>
      <w:r w:rsidR="004D2E52" w:rsidRPr="004D2E52">
        <w:t>research has emphasized the importance of social interactions in museums as they tend to contribute to collaborative learning through discussions, debates which lead to deeper reflections on the subject</w:t>
      </w:r>
      <w:r w:rsidR="004D2E52">
        <w:t xml:space="preserve">. </w:t>
      </w:r>
      <w:r w:rsidR="00A0404B">
        <w:t>However, d</w:t>
      </w:r>
      <w:r w:rsidR="004D2E52" w:rsidRPr="004D2E52">
        <w:t xml:space="preserve">ue to the size, price, and characteristics of the VR device, the </w:t>
      </w:r>
      <w:r w:rsidR="00066FFC">
        <w:rPr>
          <w:rFonts w:hint="eastAsia"/>
        </w:rPr>
        <w:t>m</w:t>
      </w:r>
      <w:r w:rsidR="00066FFC" w:rsidRPr="00066FFC">
        <w:t>ultiplayer</w:t>
      </w:r>
      <w:r w:rsidR="00066FFC">
        <w:rPr>
          <w:rFonts w:hint="eastAsia"/>
        </w:rPr>
        <w:t xml:space="preserve"> </w:t>
      </w:r>
      <w:r w:rsidR="004D2E52" w:rsidRPr="004D2E52">
        <w:t>interaction experience is very poor</w:t>
      </w:r>
      <w:r w:rsidR="006C60C4">
        <w:t>.</w:t>
      </w:r>
      <w:r w:rsidR="00BF77F6">
        <w:t xml:space="preserve"> Yue et al. design an interactive way which </w:t>
      </w:r>
      <w:r w:rsidR="00BF77F6" w:rsidRPr="00BF77F6">
        <w:t>users initiated conversations and engage in interactions in a hybrid virtual environment using a combination of Virtual Reality (VR) and Augmented Reality (AR) devices</w:t>
      </w:r>
      <w:r w:rsidR="00BF77F6">
        <w:fldChar w:fldCharType="begin" w:fldLock="1"/>
      </w:r>
      <w:r w:rsidR="00BF77F6">
        <w:instrText>ADDIN CSL_CITATION {"citationItems":[{"id":"ITEM-1","itemData":{"DOI":"10.1109/DigitalHeritage.2018.8810126","ISBN":"9781728102924","abstract":"This research investigates the factors and ways in which users initiate conversations and engage in interactions in a hybrid virtual environment using a combination of Virtual Reality (VR) and Augmented Reality (AR) devices. The research was done in the 'spirit of the ancient Silk Road' where trade brought in exchange of ideas, cultural influence and cross-border communications. The notion of a 21st century Silk Road is necessarily digital, over the Internet and based around 3D cultural heritage objects. Digi-Capital's Report forecasts the revenue of AR and VR to be US 150b by 2020. We projected that VR and AR will become pervasive, much like the Social Web and the universal ubiquity of mobile devices such as smartphones and wearables. Here, we conducted a user study exploring users' acceptance of the use of hybrid VR and AR for cultural heritage, and investigated the social nature of multiple co-located user interaction. We adapted the UTAUT questionnaire in our experiment and found that social influence has positive effects on performance expectancy and effort expectancy, which generate positive effects on user behavioural intention. This study pioneers the future design and use of hybrid VR and AR technology in cultural heritage specifically, and in other application areas generally by highlighting the significant role that social influence plays in enhancing users' behavioural intention facilitated by different immersive devices.","author":[{"dropping-particle":"","family":"Li","given":"Yue","non-dropping-particle":"","parse-names":false,"suffix":""},{"dropping-particle":"","family":"Ch'Ng","given":"Eugene","non-dropping-particle":"","parse-names":false,"suffix":""},{"dropping-particle":"","family":"Cai","given":"Shengdan","non-dropping-particle":"","parse-names":false,"suffix":""},{"dropping-particle":"","family":"See","given":"Simon","non-dropping-particle":"","parse-names":false,"suffix":""}],"container-title":"Proceedings of the 2018 3rd Digital Heritage International Congress, Digital Heritage 2018 - Held jointly with the 2018 24th International Conference on Virtual Systems and Multimedia, VSMM 2018","id":"ITEM-1","issued":{"date-parts":[["2018"]]},"title":"Multiuser Interaction with Hybrid VR and AR for Cultural Heritage Objects","type":"article-journal"},"uris":["http://www.mendeley.com/documents/?uuid=20b75b84-604e-4993-8230-6a97b7aae737"]}],"mendeley":{"formattedCitation":"[3]","plainTextFormattedCitation":"[3]","previouslyFormattedCitation":"[3]"},"properties":{"noteIndex":0},"schema":"https://github.com/citation-style-language/schema/raw/master/csl-citation.json"}</w:instrText>
      </w:r>
      <w:r w:rsidR="00BF77F6">
        <w:fldChar w:fldCharType="separate"/>
      </w:r>
      <w:r w:rsidR="00BF77F6" w:rsidRPr="00BF77F6">
        <w:rPr>
          <w:noProof/>
        </w:rPr>
        <w:t>[3]</w:t>
      </w:r>
      <w:r w:rsidR="00BF77F6">
        <w:fldChar w:fldCharType="end"/>
      </w:r>
      <w:r w:rsidR="00BF77F6" w:rsidRPr="00BF77F6">
        <w:t>.</w:t>
      </w:r>
      <w:r w:rsidR="003760FF">
        <w:t xml:space="preserve"> </w:t>
      </w:r>
      <w:r w:rsidR="00BF77F6">
        <w:t>It is</w:t>
      </w:r>
      <w:r w:rsidR="0027346D">
        <w:t xml:space="preserve"> a way to make the interactive easily. </w:t>
      </w:r>
      <w:r w:rsidR="0027346D" w:rsidRPr="0027346D">
        <w:rPr>
          <w:rFonts w:ascii="Calibri" w:hAnsi="Calibri" w:cs="Calibri"/>
        </w:rPr>
        <w:t>﻿</w:t>
      </w:r>
      <w:r w:rsidR="0027346D" w:rsidRPr="0027346D">
        <w:t>Our</w:t>
      </w:r>
      <w:r w:rsidR="0027346D">
        <w:t xml:space="preserve"> </w:t>
      </w:r>
      <w:r w:rsidR="0027346D" w:rsidRPr="0027346D">
        <w:t xml:space="preserve">work is closely related to </w:t>
      </w:r>
      <w:r w:rsidR="0027346D">
        <w:t>Yue</w:t>
      </w:r>
      <w:r w:rsidR="0027346D" w:rsidRPr="0027346D">
        <w:t xml:space="preserve"> et al.’s </w:t>
      </w:r>
      <w:r w:rsidR="0027346D">
        <w:t xml:space="preserve">mix AR/VR </w:t>
      </w:r>
      <w:r w:rsidR="0027346D" w:rsidRPr="0027346D">
        <w:t>we apply a similar approach to visualize the virtual</w:t>
      </w:r>
      <w:r w:rsidR="0027346D">
        <w:t xml:space="preserve"> </w:t>
      </w:r>
      <w:r w:rsidR="0027346D" w:rsidRPr="0027346D">
        <w:t xml:space="preserve">world, but we focus mainly on interaction between </w:t>
      </w:r>
      <w:r w:rsidR="0027346D">
        <w:t>different planform</w:t>
      </w:r>
      <w:r w:rsidR="0027346D" w:rsidRPr="0027346D">
        <w:t>.</w:t>
      </w:r>
      <w:r w:rsidR="00BF77F6">
        <w:t xml:space="preserve"> </w:t>
      </w:r>
      <w:r w:rsidR="003760FF" w:rsidRPr="003760FF">
        <w:rPr>
          <w:rFonts w:ascii="Calibri" w:hAnsi="Calibri" w:cs="Calibri"/>
        </w:rPr>
        <w:t>﻿</w:t>
      </w:r>
      <w:r w:rsidR="003760FF" w:rsidRPr="003760FF">
        <w:t>Social Presence in VR</w:t>
      </w:r>
      <w:r w:rsidR="003760FF">
        <w:fldChar w:fldCharType="begin" w:fldLock="1"/>
      </w:r>
      <w:r w:rsidR="00BF77F6">
        <w:instrText>ADDIN CSL_CITATION {"citationItems":[{"id":"ITEM-1","itemData":{"DOI":"10.1145/3419249.3420112","ISBN":"9781450375795","abstract":"After the outbreak of COVID-19, creating believable social virtual environments to substitute face-to-face interactions became vital. Social presence is essential for creating realistic and engaging social virtual reality (VR) experiences. However, mimicking realistic social presence within virtual environments is an ongoing research endeavor. In this paper, we fill this gap by reviewing (N = 347) and analyzing (N = 68) the existing literature about social VR across four venues during the past 9 years to elicit a novel design space for techniques and design parameters that enhance social presence and identify open research opportunities and common design trends across various social VR domain areas. We conclude that asymmetric interactions are under-explored due to their novelty. Additionally, self-embodiment and non-verbal cues are key features for social presence in social VR applications. We envision that our work will aid in shaping users' virtual experience through building believable social VR experiences.","author":[{"dropping-particle":"","family":"Yassien","given":"Amal","non-dropping-particle":"","parse-names":false,"suffix":""},{"dropping-particle":"","family":"Elagroudy","given":"Passant","non-dropping-particle":"","parse-names":false,"suffix":""},{"dropping-particle":"","family":"Makled","given":"Elhassan","non-dropping-particle":"","parse-names":false,"suffix":""},{"dropping-particle":"","family":"Abdennadher","given":"Slim","non-dropping-particle":"","parse-names":false,"suffix":""}],"container-title":"ACM International Conference Proceeding Series","id":"ITEM-1","issued":{"date-parts":[["2020"]]},"title":"A Design Space for Social Presence in VR","type":"article-journal"},"uris":["http://www.mendeley.com/documents/?uuid=b5927aad-421e-4559-9259-f7741c2a06d5"]}],"mendeley":{"formattedCitation":"[4]","plainTextFormattedCitation":"[4]","previouslyFormattedCitation":"[4]"},"properties":{"noteIndex":0},"schema":"https://github.com/citation-style-language/schema/raw/master/csl-citation.json"}</w:instrText>
      </w:r>
      <w:r w:rsidR="003760FF">
        <w:fldChar w:fldCharType="separate"/>
      </w:r>
      <w:r w:rsidR="00BF77F6" w:rsidRPr="00BF77F6">
        <w:rPr>
          <w:noProof/>
        </w:rPr>
        <w:t>[4]</w:t>
      </w:r>
      <w:r w:rsidR="003760FF">
        <w:fldChar w:fldCharType="end"/>
      </w:r>
      <w:r w:rsidR="003760FF">
        <w:t xml:space="preserve"> by Jan et al,</w:t>
      </w:r>
      <w:r w:rsidR="00FB03F3">
        <w:t xml:space="preserve"> consider </w:t>
      </w:r>
      <w:r w:rsidR="00FB03F3" w:rsidRPr="00FB03F3">
        <w:t>asymmetric interactions are under-explored due to their novelty.</w:t>
      </w:r>
      <w:r w:rsidR="0027346D">
        <w:t xml:space="preserve"> Our research base on this </w:t>
      </w:r>
      <w:r w:rsidR="0027346D">
        <w:rPr>
          <w:rFonts w:hint="eastAsia"/>
        </w:rPr>
        <w:t>th</w:t>
      </w:r>
      <w:r w:rsidR="0027346D">
        <w:t xml:space="preserve">eory to explore different </w:t>
      </w:r>
      <w:r w:rsidR="00066FFC">
        <w:t xml:space="preserve">planform </w:t>
      </w:r>
      <w:r w:rsidR="00066FFC">
        <w:rPr>
          <w:rFonts w:hint="eastAsia"/>
        </w:rPr>
        <w:t>r</w:t>
      </w:r>
      <w:r w:rsidR="00066FFC" w:rsidRPr="00066FFC">
        <w:t>eal-time communication</w:t>
      </w:r>
      <w:r w:rsidR="0027346D">
        <w:t xml:space="preserve"> </w:t>
      </w:r>
      <w:r w:rsidR="00066FFC">
        <w:t>for VR interactive.</w:t>
      </w:r>
    </w:p>
    <w:p w14:paraId="41D60423" w14:textId="77777777" w:rsidR="00A0404B" w:rsidRDefault="00A0404B"/>
    <w:p w14:paraId="6C4EBF80" w14:textId="61C08418" w:rsidR="0028229F" w:rsidRDefault="0028229F"/>
    <w:p w14:paraId="401544CD" w14:textId="0AFD3648" w:rsidR="00037B59" w:rsidRPr="00F23C5C" w:rsidRDefault="00037B59"/>
    <w:p w14:paraId="2F181869" w14:textId="4A6D4D16" w:rsidR="00037B59" w:rsidRDefault="00037B59"/>
    <w:p w14:paraId="5E330FC5" w14:textId="67F0DD0B" w:rsidR="00037B59" w:rsidRDefault="00037B59"/>
    <w:p w14:paraId="1840DFC9" w14:textId="3640F5EF" w:rsidR="0027346D" w:rsidRPr="0027346D" w:rsidRDefault="00037B59" w:rsidP="0027346D">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27346D" w:rsidRPr="0027346D">
        <w:rPr>
          <w:rFonts w:ascii="DengXian" w:eastAsia="DengXian" w:hAnsi="DengXian" w:cs="Times New Roman"/>
          <w:noProof/>
          <w:kern w:val="0"/>
          <w:sz w:val="20"/>
        </w:rPr>
        <w:t>[1]</w:t>
      </w:r>
      <w:r w:rsidR="0027346D" w:rsidRPr="0027346D">
        <w:rPr>
          <w:rFonts w:ascii="DengXian" w:eastAsia="DengXian" w:hAnsi="DengXian" w:cs="Times New Roman"/>
          <w:noProof/>
          <w:kern w:val="0"/>
          <w:sz w:val="20"/>
        </w:rPr>
        <w:tab/>
        <w:t xml:space="preserve">X. Guo, X. Chen, X. Feng, and S. Zheng, “The Enlightenment of ‘aR / VR’ Technical University Course Education in Taiwan, China,” </w:t>
      </w:r>
      <w:r w:rsidR="0027346D" w:rsidRPr="0027346D">
        <w:rPr>
          <w:rFonts w:ascii="DengXian" w:eastAsia="DengXian" w:hAnsi="DengXian" w:cs="Times New Roman"/>
          <w:i/>
          <w:iCs/>
          <w:noProof/>
          <w:kern w:val="0"/>
          <w:sz w:val="20"/>
        </w:rPr>
        <w:t>ACM Int. Conf. Proceeding Ser.</w:t>
      </w:r>
      <w:r w:rsidR="0027346D" w:rsidRPr="0027346D">
        <w:rPr>
          <w:rFonts w:ascii="DengXian" w:eastAsia="DengXian" w:hAnsi="DengXian" w:cs="Times New Roman"/>
          <w:noProof/>
          <w:kern w:val="0"/>
          <w:sz w:val="20"/>
        </w:rPr>
        <w:t>, pp. 22–28, 2020, doi: 10.1145/3439133.3439146.</w:t>
      </w:r>
    </w:p>
    <w:p w14:paraId="0BD5DFC4" w14:textId="77777777" w:rsidR="0027346D" w:rsidRPr="0027346D" w:rsidRDefault="0027346D" w:rsidP="0027346D">
      <w:pPr>
        <w:autoSpaceDE w:val="0"/>
        <w:autoSpaceDN w:val="0"/>
        <w:adjustRightInd w:val="0"/>
        <w:ind w:left="640" w:hanging="640"/>
        <w:jc w:val="left"/>
        <w:rPr>
          <w:rFonts w:ascii="DengXian" w:eastAsia="DengXian" w:hAnsi="DengXian" w:cs="Times New Roman"/>
          <w:noProof/>
          <w:kern w:val="0"/>
          <w:sz w:val="20"/>
        </w:rPr>
      </w:pPr>
      <w:r w:rsidRPr="0027346D">
        <w:rPr>
          <w:rFonts w:ascii="DengXian" w:eastAsia="DengXian" w:hAnsi="DengXian" w:cs="Times New Roman"/>
          <w:noProof/>
          <w:kern w:val="0"/>
          <w:sz w:val="20"/>
        </w:rPr>
        <w:t>[2]</w:t>
      </w:r>
      <w:r w:rsidRPr="0027346D">
        <w:rPr>
          <w:rFonts w:ascii="DengXian" w:eastAsia="DengXian" w:hAnsi="DengXian" w:cs="Times New Roman"/>
          <w:noProof/>
          <w:kern w:val="0"/>
          <w:sz w:val="20"/>
        </w:rPr>
        <w:tab/>
        <w:t xml:space="preserve">A. Katifori </w:t>
      </w:r>
      <w:r w:rsidRPr="0027346D">
        <w:rPr>
          <w:rFonts w:ascii="DengXian" w:eastAsia="DengXian" w:hAnsi="DengXian" w:cs="Times New Roman"/>
          <w:i/>
          <w:iCs/>
          <w:noProof/>
          <w:kern w:val="0"/>
          <w:sz w:val="20"/>
        </w:rPr>
        <w:t>et al.</w:t>
      </w:r>
      <w:r w:rsidRPr="0027346D">
        <w:rPr>
          <w:rFonts w:ascii="DengXian" w:eastAsia="DengXian" w:hAnsi="DengXian" w:cs="Times New Roman"/>
          <w:noProof/>
          <w:kern w:val="0"/>
          <w:sz w:val="20"/>
        </w:rPr>
        <w:t xml:space="preserve">, “Cultivating mobile-mediated social interaction in the museum: Towards group-based digital storytelling experiences,” </w:t>
      </w:r>
      <w:r w:rsidRPr="0027346D">
        <w:rPr>
          <w:rFonts w:ascii="DengXian" w:eastAsia="DengXian" w:hAnsi="DengXian" w:cs="Times New Roman"/>
          <w:i/>
          <w:iCs/>
          <w:noProof/>
          <w:kern w:val="0"/>
          <w:sz w:val="20"/>
        </w:rPr>
        <w:t>MW2016 Museums Web 2016</w:t>
      </w:r>
      <w:r w:rsidRPr="0027346D">
        <w:rPr>
          <w:rFonts w:ascii="DengXian" w:eastAsia="DengXian" w:hAnsi="DengXian" w:cs="Times New Roman"/>
          <w:noProof/>
          <w:kern w:val="0"/>
          <w:sz w:val="20"/>
        </w:rPr>
        <w:t>, no. April, 2016, [Online]. Available: http://mw2016.museumsandtheweb.com/paper/cultivating-mobile-mediated-social-interaction-in-the-museum-towards-group-based-digital-storytelling-experiences/%0Ahttp://eprints.gla.ac.uk/143241/.</w:t>
      </w:r>
    </w:p>
    <w:p w14:paraId="26F60918" w14:textId="77777777" w:rsidR="0027346D" w:rsidRPr="0027346D" w:rsidRDefault="0027346D" w:rsidP="0027346D">
      <w:pPr>
        <w:autoSpaceDE w:val="0"/>
        <w:autoSpaceDN w:val="0"/>
        <w:adjustRightInd w:val="0"/>
        <w:ind w:left="640" w:hanging="640"/>
        <w:jc w:val="left"/>
        <w:rPr>
          <w:rFonts w:ascii="DengXian" w:eastAsia="DengXian" w:hAnsi="DengXian" w:cs="Times New Roman"/>
          <w:noProof/>
          <w:kern w:val="0"/>
          <w:sz w:val="20"/>
        </w:rPr>
      </w:pPr>
      <w:r w:rsidRPr="0027346D">
        <w:rPr>
          <w:rFonts w:ascii="DengXian" w:eastAsia="DengXian" w:hAnsi="DengXian" w:cs="Times New Roman"/>
          <w:noProof/>
          <w:kern w:val="0"/>
          <w:sz w:val="20"/>
        </w:rPr>
        <w:t>[3]</w:t>
      </w:r>
      <w:r w:rsidRPr="0027346D">
        <w:rPr>
          <w:rFonts w:ascii="DengXian" w:eastAsia="DengXian" w:hAnsi="DengXian" w:cs="Times New Roman"/>
          <w:noProof/>
          <w:kern w:val="0"/>
          <w:sz w:val="20"/>
        </w:rPr>
        <w:tab/>
        <w:t xml:space="preserve">Y. Li, E. Ch’Ng, S. Cai, and S. See, “Multiuser Interaction with Hybrid VR and AR for Cultural Heritage Objects,” </w:t>
      </w:r>
      <w:r w:rsidRPr="0027346D">
        <w:rPr>
          <w:rFonts w:ascii="DengXian" w:eastAsia="DengXian" w:hAnsi="DengXian" w:cs="Times New Roman"/>
          <w:i/>
          <w:iCs/>
          <w:noProof/>
          <w:kern w:val="0"/>
          <w:sz w:val="20"/>
        </w:rPr>
        <w:t>Proc. 2018 3rd Digit. Herit. Int. Congr. Digit. Herit. 2018 - Held jointly with 2018 24th Int. Conf. Virtual Syst. Multimedia, VSMM 2018</w:t>
      </w:r>
      <w:r w:rsidRPr="0027346D">
        <w:rPr>
          <w:rFonts w:ascii="DengXian" w:eastAsia="DengXian" w:hAnsi="DengXian" w:cs="Times New Roman"/>
          <w:noProof/>
          <w:kern w:val="0"/>
          <w:sz w:val="20"/>
        </w:rPr>
        <w:t>, 2018, doi: 10.1109/DigitalHeritage.2018.8810126.</w:t>
      </w:r>
    </w:p>
    <w:p w14:paraId="47C79B9C" w14:textId="77777777" w:rsidR="0027346D" w:rsidRPr="0027346D" w:rsidRDefault="0027346D" w:rsidP="0027346D">
      <w:pPr>
        <w:autoSpaceDE w:val="0"/>
        <w:autoSpaceDN w:val="0"/>
        <w:adjustRightInd w:val="0"/>
        <w:ind w:left="640" w:hanging="640"/>
        <w:jc w:val="left"/>
        <w:rPr>
          <w:rFonts w:ascii="DengXian" w:eastAsia="DengXian" w:hAnsi="DengXian"/>
          <w:noProof/>
          <w:sz w:val="20"/>
        </w:rPr>
      </w:pPr>
      <w:r w:rsidRPr="0027346D">
        <w:rPr>
          <w:rFonts w:ascii="DengXian" w:eastAsia="DengXian" w:hAnsi="DengXian" w:cs="Times New Roman"/>
          <w:noProof/>
          <w:kern w:val="0"/>
          <w:sz w:val="20"/>
        </w:rPr>
        <w:t>[4]</w:t>
      </w:r>
      <w:r w:rsidRPr="0027346D">
        <w:rPr>
          <w:rFonts w:ascii="DengXian" w:eastAsia="DengXian" w:hAnsi="DengXian" w:cs="Times New Roman"/>
          <w:noProof/>
          <w:kern w:val="0"/>
          <w:sz w:val="20"/>
        </w:rPr>
        <w:tab/>
        <w:t xml:space="preserve">A. Yassien, P. Elagroudy, E. Makled, and S. Abdennadher, “A Design Space for Social Presence in VR,” </w:t>
      </w:r>
      <w:r w:rsidRPr="0027346D">
        <w:rPr>
          <w:rFonts w:ascii="DengXian" w:eastAsia="DengXian" w:hAnsi="DengXian" w:cs="Times New Roman"/>
          <w:i/>
          <w:iCs/>
          <w:noProof/>
          <w:kern w:val="0"/>
          <w:sz w:val="20"/>
        </w:rPr>
        <w:t>ACM Int. Conf. Proceeding Ser.</w:t>
      </w:r>
      <w:r w:rsidRPr="0027346D">
        <w:rPr>
          <w:rFonts w:ascii="DengXian" w:eastAsia="DengXian" w:hAnsi="DengXian" w:cs="Times New Roman"/>
          <w:noProof/>
          <w:kern w:val="0"/>
          <w:sz w:val="20"/>
        </w:rPr>
        <w:t>, 2020, doi: 10.1145/3419249.3420112.</w:t>
      </w:r>
    </w:p>
    <w:p w14:paraId="1E5CDF17" w14:textId="4FA98ADC" w:rsidR="00037B59" w:rsidRDefault="00037B59" w:rsidP="0027346D">
      <w:pPr>
        <w:autoSpaceDE w:val="0"/>
        <w:autoSpaceDN w:val="0"/>
        <w:adjustRightInd w:val="0"/>
        <w:ind w:left="640" w:hanging="640"/>
        <w:jc w:val="left"/>
      </w:pPr>
      <w:r>
        <w:fldChar w:fldCharType="end"/>
      </w:r>
    </w:p>
    <w:sectPr w:rsidR="00037B5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B59"/>
    <w:rsid w:val="00037B59"/>
    <w:rsid w:val="00066FFC"/>
    <w:rsid w:val="000C1F0E"/>
    <w:rsid w:val="00106248"/>
    <w:rsid w:val="001C6C3A"/>
    <w:rsid w:val="00237718"/>
    <w:rsid w:val="0027346D"/>
    <w:rsid w:val="0028229F"/>
    <w:rsid w:val="003760FF"/>
    <w:rsid w:val="003A7B7C"/>
    <w:rsid w:val="00467B0A"/>
    <w:rsid w:val="004D2E52"/>
    <w:rsid w:val="006C60C4"/>
    <w:rsid w:val="007A1CE8"/>
    <w:rsid w:val="00875AB9"/>
    <w:rsid w:val="00A0404B"/>
    <w:rsid w:val="00AC4913"/>
    <w:rsid w:val="00BC2C85"/>
    <w:rsid w:val="00BF77F6"/>
    <w:rsid w:val="00BF7FE4"/>
    <w:rsid w:val="00C410E3"/>
    <w:rsid w:val="00D02790"/>
    <w:rsid w:val="00D32609"/>
    <w:rsid w:val="00D548B0"/>
    <w:rsid w:val="00F23C5C"/>
    <w:rsid w:val="00FB03F3"/>
    <w:rsid w:val="00FD434A"/>
    <w:rsid w:val="00FD47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84A78"/>
  <w15:chartTrackingRefBased/>
  <w15:docId w15:val="{6631D9EE-6FF1-ED4B-A9D7-4941E3FA2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7B5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644278">
      <w:bodyDiv w:val="1"/>
      <w:marLeft w:val="0"/>
      <w:marRight w:val="0"/>
      <w:marTop w:val="0"/>
      <w:marBottom w:val="0"/>
      <w:divBdr>
        <w:top w:val="none" w:sz="0" w:space="0" w:color="auto"/>
        <w:left w:val="none" w:sz="0" w:space="0" w:color="auto"/>
        <w:bottom w:val="none" w:sz="0" w:space="0" w:color="auto"/>
        <w:right w:val="none" w:sz="0" w:space="0" w:color="auto"/>
      </w:divBdr>
    </w:div>
    <w:div w:id="807211421">
      <w:bodyDiv w:val="1"/>
      <w:marLeft w:val="0"/>
      <w:marRight w:val="0"/>
      <w:marTop w:val="0"/>
      <w:marBottom w:val="0"/>
      <w:divBdr>
        <w:top w:val="none" w:sz="0" w:space="0" w:color="auto"/>
        <w:left w:val="none" w:sz="0" w:space="0" w:color="auto"/>
        <w:bottom w:val="none" w:sz="0" w:space="0" w:color="auto"/>
        <w:right w:val="none" w:sz="0" w:space="0" w:color="auto"/>
      </w:divBdr>
      <w:divsChild>
        <w:div w:id="465051037">
          <w:marLeft w:val="0"/>
          <w:marRight w:val="0"/>
          <w:marTop w:val="0"/>
          <w:marBottom w:val="0"/>
          <w:divBdr>
            <w:top w:val="none" w:sz="0" w:space="0" w:color="auto"/>
            <w:left w:val="none" w:sz="0" w:space="0" w:color="auto"/>
            <w:bottom w:val="none" w:sz="0" w:space="0" w:color="auto"/>
            <w:right w:val="none" w:sz="0" w:space="0" w:color="auto"/>
          </w:divBdr>
          <w:divsChild>
            <w:div w:id="313412337">
              <w:marLeft w:val="0"/>
              <w:marRight w:val="0"/>
              <w:marTop w:val="0"/>
              <w:marBottom w:val="0"/>
              <w:divBdr>
                <w:top w:val="none" w:sz="0" w:space="0" w:color="auto"/>
                <w:left w:val="none" w:sz="0" w:space="0" w:color="auto"/>
                <w:bottom w:val="none" w:sz="0" w:space="0" w:color="auto"/>
                <w:right w:val="none" w:sz="0" w:space="0" w:color="auto"/>
              </w:divBdr>
              <w:divsChild>
                <w:div w:id="1200126948">
                  <w:marLeft w:val="0"/>
                  <w:marRight w:val="0"/>
                  <w:marTop w:val="0"/>
                  <w:marBottom w:val="0"/>
                  <w:divBdr>
                    <w:top w:val="none" w:sz="0" w:space="0" w:color="auto"/>
                    <w:left w:val="none" w:sz="0" w:space="0" w:color="auto"/>
                    <w:bottom w:val="none" w:sz="0" w:space="0" w:color="auto"/>
                    <w:right w:val="none" w:sz="0" w:space="0" w:color="auto"/>
                  </w:divBdr>
                  <w:divsChild>
                    <w:div w:id="173199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413799">
      <w:bodyDiv w:val="1"/>
      <w:marLeft w:val="0"/>
      <w:marRight w:val="0"/>
      <w:marTop w:val="0"/>
      <w:marBottom w:val="0"/>
      <w:divBdr>
        <w:top w:val="none" w:sz="0" w:space="0" w:color="auto"/>
        <w:left w:val="none" w:sz="0" w:space="0" w:color="auto"/>
        <w:bottom w:val="none" w:sz="0" w:space="0" w:color="auto"/>
        <w:right w:val="none" w:sz="0" w:space="0" w:color="auto"/>
      </w:divBdr>
    </w:div>
    <w:div w:id="1309045562">
      <w:bodyDiv w:val="1"/>
      <w:marLeft w:val="0"/>
      <w:marRight w:val="0"/>
      <w:marTop w:val="0"/>
      <w:marBottom w:val="0"/>
      <w:divBdr>
        <w:top w:val="none" w:sz="0" w:space="0" w:color="auto"/>
        <w:left w:val="none" w:sz="0" w:space="0" w:color="auto"/>
        <w:bottom w:val="none" w:sz="0" w:space="0" w:color="auto"/>
        <w:right w:val="none" w:sz="0" w:space="0" w:color="auto"/>
      </w:divBdr>
    </w:div>
    <w:div w:id="1449083452">
      <w:bodyDiv w:val="1"/>
      <w:marLeft w:val="0"/>
      <w:marRight w:val="0"/>
      <w:marTop w:val="0"/>
      <w:marBottom w:val="0"/>
      <w:divBdr>
        <w:top w:val="none" w:sz="0" w:space="0" w:color="auto"/>
        <w:left w:val="none" w:sz="0" w:space="0" w:color="auto"/>
        <w:bottom w:val="none" w:sz="0" w:space="0" w:color="auto"/>
        <w:right w:val="none" w:sz="0" w:space="0" w:color="auto"/>
      </w:divBdr>
    </w:div>
    <w:div w:id="1662658459">
      <w:bodyDiv w:val="1"/>
      <w:marLeft w:val="0"/>
      <w:marRight w:val="0"/>
      <w:marTop w:val="0"/>
      <w:marBottom w:val="0"/>
      <w:divBdr>
        <w:top w:val="none" w:sz="0" w:space="0" w:color="auto"/>
        <w:left w:val="none" w:sz="0" w:space="0" w:color="auto"/>
        <w:bottom w:val="none" w:sz="0" w:space="0" w:color="auto"/>
        <w:right w:val="none" w:sz="0" w:space="0" w:color="auto"/>
      </w:divBdr>
      <w:divsChild>
        <w:div w:id="362244863">
          <w:marLeft w:val="0"/>
          <w:marRight w:val="0"/>
          <w:marTop w:val="0"/>
          <w:marBottom w:val="0"/>
          <w:divBdr>
            <w:top w:val="none" w:sz="0" w:space="0" w:color="auto"/>
            <w:left w:val="none" w:sz="0" w:space="0" w:color="auto"/>
            <w:bottom w:val="none" w:sz="0" w:space="0" w:color="auto"/>
            <w:right w:val="none" w:sz="0" w:space="0" w:color="auto"/>
          </w:divBdr>
        </w:div>
      </w:divsChild>
    </w:div>
    <w:div w:id="1855917882">
      <w:bodyDiv w:val="1"/>
      <w:marLeft w:val="0"/>
      <w:marRight w:val="0"/>
      <w:marTop w:val="0"/>
      <w:marBottom w:val="0"/>
      <w:divBdr>
        <w:top w:val="none" w:sz="0" w:space="0" w:color="auto"/>
        <w:left w:val="none" w:sz="0" w:space="0" w:color="auto"/>
        <w:bottom w:val="none" w:sz="0" w:space="0" w:color="auto"/>
        <w:right w:val="none" w:sz="0" w:space="0" w:color="auto"/>
      </w:divBdr>
    </w:div>
    <w:div w:id="213424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E160D-215B-F048-A087-2093011F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Pages>
  <Words>1840</Words>
  <Characters>10488</Characters>
  <Application>Microsoft Office Word</Application>
  <DocSecurity>0</DocSecurity>
  <Lines>87</Lines>
  <Paragraphs>24</Paragraphs>
  <ScaleCrop>false</ScaleCrop>
  <Company/>
  <LinksUpToDate>false</LinksUpToDate>
  <CharactersWithSpaces>1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韦 兴波</dc:creator>
  <cp:keywords/>
  <dc:description/>
  <cp:lastModifiedBy>韦 兴波</cp:lastModifiedBy>
  <cp:revision>4</cp:revision>
  <cp:lastPrinted>2021-08-04T09:49:00Z</cp:lastPrinted>
  <dcterms:created xsi:type="dcterms:W3CDTF">2021-08-03T08:08:00Z</dcterms:created>
  <dcterms:modified xsi:type="dcterms:W3CDTF">2021-08-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